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77777777" w:rsidR="0033664C" w:rsidRDefault="0033664C" w:rsidP="0033664C">
      <w:pPr>
        <w:pStyle w:val="Heading1"/>
      </w:pPr>
      <w:r w:rsidRPr="0033664C">
        <w:t>C</w:t>
      </w:r>
      <w:r>
        <w:t>lassifying sperm whale (</w:t>
      </w:r>
      <w:r>
        <w:rPr>
          <w:i/>
          <w:iCs/>
        </w:rPr>
        <w:t>Physeter macrocephalus</w:t>
      </w:r>
      <w:r>
        <w:t xml:space="preserve">) sex and age classes using aerial </w:t>
      </w:r>
      <w:r w:rsidRPr="0033664C">
        <w:t>photogrammetry</w:t>
      </w:r>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7" w:history="1">
        <w:r w:rsidRPr="00E00C62">
          <w:rPr>
            <w:rStyle w:val="Hyperlink"/>
          </w:rPr>
          <w:t>anaeguibur@gmail.com</w:t>
        </w:r>
      </w:hyperlink>
    </w:p>
    <w:p w14:paraId="738A0FAE" w14:textId="06F80AA9" w:rsidR="0033664C" w:rsidRPr="0033664C" w:rsidRDefault="0033664C" w:rsidP="0033664C">
      <w:r w:rsidRPr="0033664C">
        <w:br w:type="page"/>
      </w:r>
    </w:p>
    <w:p w14:paraId="26F70562" w14:textId="3506F4F6" w:rsidR="003C4617" w:rsidRDefault="001C7BCE" w:rsidP="0033664C">
      <w:pPr>
        <w:pStyle w:val="Heading2"/>
      </w:pPr>
      <w:r>
        <w:lastRenderedPageBreak/>
        <w:t xml:space="preserve">1 </w:t>
      </w:r>
      <w:r>
        <w:rPr>
          <w:sz w:val="26"/>
          <w:szCs w:val="26"/>
        </w:rPr>
        <w:t xml:space="preserve">| </w:t>
      </w:r>
      <w:r>
        <w:t>INTRODUCTION</w:t>
      </w:r>
    </w:p>
    <w:p w14:paraId="38AABF87" w14:textId="2EC07EB5" w:rsidR="0033664C" w:rsidRDefault="001C7BCE" w:rsidP="0033664C">
      <w:pPr>
        <w:pStyle w:val="Heading2"/>
      </w:pPr>
      <w:r>
        <w:t xml:space="preserve">2 </w:t>
      </w:r>
      <w:r>
        <w:rPr>
          <w:sz w:val="26"/>
          <w:szCs w:val="26"/>
        </w:rPr>
        <w:t xml:space="preserve">| </w:t>
      </w:r>
      <w:r>
        <w:t>METHODS</w:t>
      </w:r>
    </w:p>
    <w:p w14:paraId="08D07275" w14:textId="5A20F7EA" w:rsidR="0033664C" w:rsidRPr="001C7BCE" w:rsidRDefault="001C7BCE" w:rsidP="001C7BCE">
      <w:pPr>
        <w:pStyle w:val="Heading3"/>
      </w:pPr>
      <w:r w:rsidRPr="001C7BCE">
        <w:t>2.1 | Data Collection</w:t>
      </w:r>
    </w:p>
    <w:p w14:paraId="7C145E32" w14:textId="0B20C2A3" w:rsidR="004C50CE" w:rsidRDefault="001C7BCE" w:rsidP="0033664C">
      <w:r>
        <w:t xml:space="preserve">We carried out dedicated surveys </w:t>
      </w:r>
      <w:r w:rsidR="004C50CE">
        <w:t>in</w:t>
      </w:r>
      <w:r>
        <w:t xml:space="preserve"> the</w:t>
      </w:r>
      <w:r w:rsidR="004C50CE">
        <w:t xml:space="preserve"> deep waters (&gt; 1000 m)</w:t>
      </w:r>
      <w:r>
        <w:t xml:space="preserve"> </w:t>
      </w:r>
      <w:r w:rsidR="004C50CE">
        <w:t xml:space="preserve">off the </w:t>
      </w:r>
      <w:r>
        <w:t>Galápagos Islands aboard a 12</w:t>
      </w:r>
      <w:r w:rsidR="00C24B1B">
        <w:t>.03</w:t>
      </w:r>
      <w:r>
        <w:t xml:space="preserve"> </w:t>
      </w:r>
      <w:r w:rsidR="004C50CE">
        <w:t>m sailboat (</w:t>
      </w:r>
      <w:r w:rsidR="004C50CE">
        <w:rPr>
          <w:i/>
          <w:iCs/>
        </w:rPr>
        <w:t>Balaena</w:t>
      </w:r>
      <w:r w:rsidR="004C50CE">
        <w:t xml:space="preserve">) between January and May 2023 (under research permit No. PC-86-22). We searched for sperm whales acoustically using a 100 m towed hydrophone and visually during daylight hours. When </w:t>
      </w:r>
      <w:r w:rsidR="000A2B7C">
        <w:t xml:space="preserve">we encountered groups of females and juveniles, </w:t>
      </w:r>
      <w:r w:rsidR="004C50CE">
        <w:t xml:space="preserve">we followed them for as long as possible at a cautious distance to collect behavioural, acoustic, and photo-identification data. </w:t>
      </w:r>
      <w:r w:rsidR="000A2B7C">
        <w:t>When single males were detected, we approached for a brief data collection but abandoned them after they deep dove.</w:t>
      </w:r>
    </w:p>
    <w:p w14:paraId="4DC31454" w14:textId="731064BA" w:rsidR="0033664C" w:rsidRDefault="000A2B7C" w:rsidP="0033664C">
      <w:r>
        <w:t>If</w:t>
      </w:r>
      <w:r w:rsidR="004C50CE" w:rsidRPr="0033664C">
        <w:t xml:space="preserve"> conditions were permissive (windspeed &lt; 10 kts and no rain), we conducted 1 </w:t>
      </w:r>
      <w:r w:rsidR="004C50CE">
        <w:t>–</w:t>
      </w:r>
      <w:r w:rsidR="004C50CE" w:rsidRPr="0033664C">
        <w:t xml:space="preserve"> 2</w:t>
      </w:r>
      <w:r w:rsidR="004C50CE">
        <w:t xml:space="preserve"> </w:t>
      </w:r>
      <w:r w:rsidR="004C50CE" w:rsidRPr="0033664C">
        <w:t>hour flight sessions</w:t>
      </w:r>
      <w:r w:rsidR="004C50CE">
        <w:t xml:space="preserve"> using </w:t>
      </w:r>
      <w:r w:rsidR="004C50CE" w:rsidRPr="0033664C">
        <w:t xml:space="preserve">a DJI Mini 2 drone (249 g) </w:t>
      </w:r>
      <w:r w:rsidR="004C50CE">
        <w:t>equipped with</w:t>
      </w:r>
      <w:r w:rsidR="004C50CE" w:rsidRPr="0033664C">
        <w:t xml:space="preserve"> propeller guards and landing gear</w:t>
      </w:r>
      <w:r w:rsidR="004C50CE">
        <w:t xml:space="preserve">. </w:t>
      </w:r>
      <w:r w:rsidR="003A3970">
        <w:t>We conducted sessions</w:t>
      </w:r>
      <w:r w:rsidR="004C50CE" w:rsidRPr="0033664C">
        <w:t xml:space="preserve"> in the morning and afternoon when glare in the water interfered the least with visibility.</w:t>
      </w:r>
      <w:r w:rsidR="004C50CE">
        <w:t xml:space="preserve"> </w:t>
      </w:r>
      <w:r w:rsidR="004C50CE" w:rsidRPr="0033664C">
        <w:t xml:space="preserve"> </w:t>
      </w:r>
      <w:r w:rsidR="0033664C" w:rsidRPr="0033664C">
        <w:t>Once we approached a group of whales</w:t>
      </w:r>
      <w:r w:rsidR="004C50CE">
        <w:t xml:space="preserve"> with the </w:t>
      </w:r>
      <w:r w:rsidR="003A3970">
        <w:t>drone</w:t>
      </w:r>
      <w:r w:rsidR="0033664C" w:rsidRPr="0033664C">
        <w:t xml:space="preserve">, we flew between 15 - 120 m above the water </w:t>
      </w:r>
      <w:r w:rsidR="004C50CE">
        <w:t>and pointed the</w:t>
      </w:r>
      <w:r w:rsidR="0033664C" w:rsidRPr="0033664C">
        <w:t xml:space="preserve"> camera perpendicularly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rsidR="001C0610">
        <w:t>A</w:t>
      </w:r>
      <w:r w:rsidR="0033664C" w:rsidRPr="0033664C">
        <w:t xml:space="preserve">t the end of each flight, we hovered over the </w:t>
      </w:r>
      <w:r w:rsidR="001C0610">
        <w:t>research vessel</w:t>
      </w:r>
      <w:r w:rsidR="0033664C" w:rsidRPr="0033664C">
        <w:t xml:space="preserve"> to collect a calibration image (see below). </w:t>
      </w:r>
    </w:p>
    <w:p w14:paraId="3306906B" w14:textId="5AC009E9" w:rsidR="00A51CD0" w:rsidRPr="0033664C" w:rsidRDefault="00A51CD0" w:rsidP="0033664C">
      <w:r>
        <w:t xml:space="preserve">We quality-rated drone footage on a scale of 0 – 8, with 0 being high quality and 8 being low quality, based on the level of glare, sea-surface disruption, focus, and exposure. Only recordings with a quality rating ≤ 4 were included in the analysis. We extracted where whales were lying mostly flat at the water surface, located near the center of the frame, and where the drone camera was positioned at nadir relative to the water surface still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t>
      </w:r>
      <w:r>
        <w:lastRenderedPageBreak/>
        <w:t xml:space="preserve">Individual whales were identified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p>
    <w:p w14:paraId="6E78B139" w14:textId="2E1B7659" w:rsidR="001C7BCE" w:rsidRDefault="001C7BCE" w:rsidP="001C7BCE">
      <w:pPr>
        <w:pStyle w:val="Heading3"/>
      </w:pPr>
      <w:r w:rsidRPr="001C7BCE">
        <w:t>2.</w:t>
      </w:r>
      <w:r>
        <w:t>2</w:t>
      </w:r>
      <w:r w:rsidRPr="001C7BCE">
        <w:t xml:space="preserve"> | </w:t>
      </w:r>
      <w:r w:rsidR="00A51CD0">
        <w:t>Whale morphometry</w:t>
      </w:r>
    </w:p>
    <w:p w14:paraId="383A4916" w14:textId="267259A0" w:rsidR="00D407DF" w:rsidRDefault="00A51CD0" w:rsidP="00A51CD0">
      <w:r>
        <w:t xml:space="preserve">We used </w:t>
      </w:r>
      <w:proofErr w:type="spellStart"/>
      <w:r>
        <w:t>MorphoMetriX</w:t>
      </w:r>
      <w:proofErr w:type="spellEnd"/>
      <w:r>
        <w:t xml:space="preserve"> V2 </w:t>
      </w:r>
      <w:r>
        <w:fldChar w:fldCharType="begin"/>
      </w:r>
      <w:r>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For each whale, we measured total length (TL), head-to-flipper length (HF), and head-to-dorsal fin length (HD) (Figure 1). 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rsidR="00D407DF">
        <w:t xml:space="preserve"> </w:t>
      </w:r>
      <w:r w:rsidR="00653BB5">
        <w:t>measures</w:t>
      </w:r>
      <w:r w:rsidR="00D407DF">
        <w:t xml:space="preserve"> to true lengths (</w:t>
      </w:r>
      <w:r w:rsidR="00D407DF">
        <w:rPr>
          <w:i/>
          <w:iCs/>
        </w:rPr>
        <w:t>L</w:t>
      </w:r>
      <w:r w:rsidR="00D407DF">
        <w:t>)</w:t>
      </w:r>
      <w:r>
        <w:t xml:space="preserve"> in meters by applying the following equatio</w:t>
      </w:r>
      <w:r w:rsidR="00D407DF">
        <w:t>n, modified from Burnett et al. (2019)</w:t>
      </w:r>
      <w:r>
        <w:t>:</w:t>
      </w:r>
    </w:p>
    <w:p w14:paraId="56E4ACB1" w14:textId="6768A1C9" w:rsidR="00653BB5" w:rsidRPr="00653BB5" w:rsidRDefault="00000000" w:rsidP="00B56E79">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444FB465" w14:textId="08BF6F04" w:rsidR="00D407DF" w:rsidRDefault="00653BB5" w:rsidP="00D407DF">
      <w:pPr>
        <w:rPr>
          <w:rFonts w:eastAsiaTheme="minorEastAsia"/>
        </w:rPr>
      </w:pPr>
      <w:r>
        <w:rPr>
          <w:rFonts w:eastAsiaTheme="minorEastAsia"/>
        </w:rPr>
        <w:t>w</w:t>
      </w:r>
      <w:r w:rsidR="00D407DF">
        <w:rPr>
          <w:rFonts w:eastAsiaTheme="minorEastAsia"/>
        </w:rPr>
        <w:t xml:space="preserve">here </w:t>
      </w:r>
      <w:r w:rsidR="00D407DF">
        <w:rPr>
          <w:rFonts w:eastAsiaTheme="minorEastAsia"/>
          <w:i/>
          <w:iCs/>
        </w:rPr>
        <w:t>H</w:t>
      </w:r>
      <w:r w:rsidR="00D407DF">
        <w:rPr>
          <w:rFonts w:eastAsiaTheme="minorEastAsia"/>
        </w:rPr>
        <w:t xml:space="preserve"> is the drone altitude above sea level, and α </w:t>
      </w:r>
      <w:r>
        <w:rPr>
          <w:rFonts w:eastAsiaTheme="minorEastAsia"/>
        </w:rPr>
        <w:t>is a</w:t>
      </w:r>
      <w:r w:rsidR="00D407DF">
        <w:rPr>
          <w:rFonts w:eastAsiaTheme="minorEastAsia"/>
        </w:rPr>
        <w:t xml:space="preserve"> scaling </w:t>
      </w:r>
      <w:r>
        <w:rPr>
          <w:rFonts w:eastAsiaTheme="minorEastAsia"/>
        </w:rPr>
        <w:t>corresponding to</w:t>
      </w:r>
      <w:r w:rsidR="00D407DF">
        <w:rPr>
          <w:rFonts w:eastAsiaTheme="minorEastAsia"/>
        </w:rPr>
        <w:t xml:space="preserve"> the </w:t>
      </w:r>
      <w:r>
        <w:rPr>
          <w:rFonts w:eastAsiaTheme="minorEastAsia"/>
        </w:rPr>
        <w:t xml:space="preserve">DJI Mini 2 </w:t>
      </w:r>
      <w:r w:rsidR="00D407DF">
        <w:rPr>
          <w:rFonts w:eastAsiaTheme="minorEastAsia"/>
        </w:rPr>
        <w:t>drone camera.</w:t>
      </w:r>
      <w:r>
        <w:rPr>
          <w:rFonts w:eastAsiaTheme="minorEastAsia"/>
        </w:rPr>
        <w:t xml:space="preserve"> While this value can be computed based on known camera parameters—focal length and pixel dimensions</w:t>
      </w:r>
      <w:r w:rsidR="00B56E79">
        <w:rPr>
          <w:rFonts w:eastAsiaTheme="minorEastAsia"/>
        </w:rPr>
        <w:t xml:space="preserve"> </w:t>
      </w:r>
      <w:r w:rsidR="00B56E79">
        <w:rPr>
          <w:rFonts w:eastAsiaTheme="minorEastAsia"/>
        </w:rPr>
        <w:fldChar w:fldCharType="begin"/>
      </w:r>
      <w:r w:rsidR="00B56E79">
        <w:rPr>
          <w:rFonts w:eastAsiaTheme="minorEastAsia"/>
        </w:rPr>
        <w:instrText xml:space="preserve"> ADDIN ZOTERO_ITEM CSL_CITATION {"citationID":"5DmD0ILm","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B56E79">
        <w:rPr>
          <w:rFonts w:eastAsiaTheme="minorEastAsia"/>
        </w:rPr>
        <w:fldChar w:fldCharType="separate"/>
      </w:r>
      <w:r w:rsidR="00B56E79" w:rsidRPr="00B56E79">
        <w:t>(Torres &amp; Bierlich 2020)</w:t>
      </w:r>
      <w:r w:rsidR="00B56E79">
        <w:rPr>
          <w:rFonts w:eastAsiaTheme="minorEastAsia"/>
        </w:rPr>
        <w:fldChar w:fldCharType="end"/>
      </w:r>
      <w:r>
        <w:rPr>
          <w:rFonts w:eastAsiaTheme="minorEastAsia"/>
        </w:rPr>
        <w:t>—these values were not available for our drone model. Therefore, we empirically estimated α</w:t>
      </w:r>
      <w:r w:rsidR="00D407DF">
        <w:rPr>
          <w:rFonts w:eastAsiaTheme="minorEastAsia"/>
        </w:rPr>
        <w:t xml:space="preserve">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00D407DF">
        <w:rPr>
          <w:rFonts w:eastAsiaTheme="minorEastAsia"/>
        </w:rPr>
        <w:t xml:space="preserve">measurements of </w:t>
      </w:r>
      <w:r>
        <w:rPr>
          <w:rFonts w:eastAsiaTheme="minorEastAsia"/>
        </w:rPr>
        <w:t>a</w:t>
      </w:r>
      <w:r w:rsidR="00D407DF">
        <w:rPr>
          <w:rFonts w:eastAsiaTheme="minorEastAsia"/>
        </w:rPr>
        <w:t xml:space="preserve"> known object </w:t>
      </w:r>
      <w:r>
        <w:rPr>
          <w:rFonts w:eastAsiaTheme="minorEastAsia"/>
        </w:rPr>
        <w:t xml:space="preserve">of known length </w:t>
      </w:r>
      <w:r>
        <w:rPr>
          <w:rFonts w:eastAsiaTheme="minorEastAsia"/>
          <w:i/>
          <w:iCs/>
        </w:rPr>
        <w:t xml:space="preserve">L </w:t>
      </w:r>
      <w:r>
        <w:rPr>
          <w:rFonts w:eastAsiaTheme="minorEastAsia"/>
        </w:rPr>
        <w:t>and</w:t>
      </w:r>
      <w:r w:rsidR="00D407DF">
        <w:rPr>
          <w:rFonts w:eastAsiaTheme="minorEastAsia"/>
        </w:rPr>
        <w:t xml:space="preserve"> known distance </w:t>
      </w:r>
      <w:r>
        <w:rPr>
          <w:rFonts w:eastAsiaTheme="minorEastAsia"/>
          <w:i/>
          <w:iCs/>
        </w:rPr>
        <w:t xml:space="preserve">H </w:t>
      </w:r>
      <w:r>
        <w:rPr>
          <w:rFonts w:eastAsiaTheme="minorEastAsia"/>
        </w:rPr>
        <w:t xml:space="preserve">using equation 2. </w:t>
      </w:r>
    </w:p>
    <w:p w14:paraId="31BE5D08" w14:textId="7B3D0CAF" w:rsidR="00D407DF" w:rsidRPr="00A57167" w:rsidRDefault="00000000" w:rsidP="00D407D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2</m:t>
              </m:r>
            </m:e>
          </m:eqArr>
        </m:oMath>
      </m:oMathPara>
    </w:p>
    <w:p w14:paraId="7E29BD98" w14:textId="5D240792" w:rsidR="00537EED" w:rsidRDefault="00537EED" w:rsidP="00537EED">
      <w:pPr>
        <w:pStyle w:val="Heading4"/>
      </w:pPr>
      <w:r>
        <w:t xml:space="preserve">2.2.1 | </w:t>
      </w:r>
      <w:r w:rsidR="00A51CD0">
        <w:t>Quantifying and correcting measurement error</w:t>
      </w:r>
    </w:p>
    <w:p w14:paraId="0402FA0E" w14:textId="1112BC76" w:rsidR="0028533E" w:rsidRDefault="00A57167" w:rsidP="00537EED">
      <w:r>
        <w:t xml:space="preserve">Errors in aerial photogrammetry arise from several sources, of which the most impactful are </w:t>
      </w:r>
      <w:r w:rsidR="007C61FB">
        <w:t>imprecise</w:t>
      </w:r>
      <w:r>
        <w:t xml:space="preserve"> altitude estimates </w:t>
      </w:r>
      <w:r>
        <w:fldChar w:fldCharType="begin"/>
      </w:r>
      <w:r w:rsidR="00B56E79">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00B56E79" w:rsidRPr="00B56E79">
        <w:t>(Burnett et al. 2019, Bierlich et al. 2021, Glarou et al. 2022, Napoli et al. 2024)</w:t>
      </w:r>
      <w:r>
        <w:fldChar w:fldCharType="end"/>
      </w:r>
      <w:r>
        <w:t xml:space="preserve">. Drones that derive altitude measurements from inbuilt barometers, as was our case, can be </w:t>
      </w:r>
      <w:r w:rsidR="007C61FB">
        <w:t>inaccurate</w:t>
      </w:r>
      <w:r>
        <w:t xml:space="preserve"> </w:t>
      </w:r>
      <w:r w:rsidR="004B118D">
        <w:t>due to</w:t>
      </w:r>
      <w:r>
        <w:t xml:space="preserve"> changes in </w:t>
      </w:r>
      <w:r w:rsidR="007C61FB">
        <w:t>meteorological</w:t>
      </w:r>
      <w:r>
        <w:t xml:space="preserve"> conditions and internal biases </w:t>
      </w:r>
      <w:r>
        <w:fldChar w:fldCharType="begin"/>
      </w:r>
      <w:r w:rsidR="0028533E">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0028533E" w:rsidRPr="0028533E">
        <w:t>(Burnett et al. 2019, Bierlich et al. 2021)</w:t>
      </w:r>
      <w:r>
        <w:fldChar w:fldCharType="end"/>
      </w:r>
      <w:r w:rsidR="007C61FB">
        <w:t xml:space="preserve">. </w:t>
      </w:r>
      <w:r w:rsidR="0028533E">
        <w:t>W</w:t>
      </w:r>
      <w:r w:rsidR="007C61FB">
        <w:t xml:space="preserve">e used measurements of our research vessel collected throughout the field season at various altitudes (27 – 120 m) to quantify the uncertainty in morphometric measurements </w:t>
      </w:r>
      <w:r w:rsidR="00C17920">
        <w:t>and</w:t>
      </w:r>
      <w:r w:rsidR="007C61FB">
        <w:t xml:space="preserve"> correct altitude estimates. </w:t>
      </w:r>
      <w:r w:rsidR="0028533E">
        <w:t xml:space="preserve">We quantified percent measurement error </w:t>
      </w:r>
      <w:r w:rsidR="00CA1A75">
        <w:t>using a modified version of</w:t>
      </w:r>
      <w:r w:rsidR="0028533E">
        <w:t xml:space="preserve"> Bierlich et al. 2021 as:</w:t>
      </w:r>
    </w:p>
    <w:p w14:paraId="162D563C" w14:textId="037A1E36" w:rsidR="0028533E" w:rsidRPr="007872F6" w:rsidRDefault="007872F6" w:rsidP="00537EED">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2862DEA2" w14:textId="77777777" w:rsidR="007872F6" w:rsidRPr="007872F6" w:rsidRDefault="007872F6" w:rsidP="00537EED">
      <w:pPr>
        <w:rPr>
          <w:rFonts w:eastAsiaTheme="minorEastAsia"/>
        </w:rPr>
      </w:pPr>
    </w:p>
    <w:p w14:paraId="514469FE" w14:textId="16C8C760" w:rsidR="0028533E" w:rsidRDefault="0028533E" w:rsidP="00537EED">
      <w:r>
        <w:rPr>
          <w:rFonts w:eastAsiaTheme="minorEastAsia"/>
        </w:rPr>
        <w:t>Where</w:t>
      </w:r>
      <w:r w:rsidR="00CA1A75">
        <w:rPr>
          <w:rFonts w:eastAsiaTheme="minorEastAsia"/>
        </w:rPr>
        <w:t xml:space="preserve"> </w:t>
      </w:r>
      <w:r>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w:t>
      </w:r>
      <w:r w:rsidR="00CA1A75">
        <w:rPr>
          <w:rFonts w:eastAsiaTheme="minorEastAsia"/>
        </w:rPr>
        <w:t xml:space="preserve"> known</w:t>
      </w:r>
      <w:r>
        <w:rPr>
          <w:rFonts w:eastAsiaTheme="minorEastAsia"/>
        </w:rPr>
        <w:t xml:space="preserve">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m:t>
            </m:r>
            <m:r>
              <w:rPr>
                <w:rFonts w:ascii="Cambria Math" w:hAnsi="Cambria Math"/>
              </w:rPr>
              <m:t>, i</m:t>
            </m:r>
          </m:sub>
          <m:sup>
            <m:r>
              <w:rPr>
                <w:rFonts w:ascii="Cambria Math" w:hAnsi="Cambria Math"/>
              </w:rPr>
              <m:t>'</m:t>
            </m:r>
          </m:sup>
        </m:sSubSup>
      </m:oMath>
      <w:r>
        <w:rPr>
          <w:rFonts w:eastAsiaTheme="minorEastAsia"/>
        </w:rPr>
        <w:t xml:space="preserve"> is the</w:t>
      </w:r>
      <w:r w:rsidR="00CA1A75">
        <w:rPr>
          <w:rFonts w:eastAsiaTheme="minorEastAsia"/>
        </w:rPr>
        <w:t xml:space="preserve"> estimated</w:t>
      </w:r>
      <w:r>
        <w:rPr>
          <w:rFonts w:eastAsiaTheme="minorEastAsia"/>
        </w:rPr>
        <w:t xml:space="preserve"> length </w:t>
      </w:r>
      <w:r w:rsidR="00CA1A75">
        <w:rPr>
          <w:rFonts w:eastAsiaTheme="minorEastAsia"/>
        </w:rPr>
        <w:t xml:space="preserve">in meters of the </w:t>
      </w:r>
      <w:proofErr w:type="spellStart"/>
      <w:r>
        <w:rPr>
          <w:rFonts w:eastAsiaTheme="minorEastAsia"/>
        </w:rPr>
        <w:t>the</w:t>
      </w:r>
      <w:proofErr w:type="spellEnd"/>
      <w:r>
        <w:rPr>
          <w:rFonts w:eastAsiaTheme="minorEastAsia"/>
        </w:rPr>
        <w:t xml:space="preserve"> calibration object in each image</w:t>
      </w:r>
      <w:r w:rsidR="00CA1A75">
        <w:rPr>
          <w:rFonts w:eastAsiaTheme="minorEastAsia"/>
        </w:rPr>
        <w:t xml:space="preserve"> </w:t>
      </w:r>
      <m:oMath>
        <m:r>
          <w:rPr>
            <w:rFonts w:ascii="Cambria Math" w:hAnsi="Cambria Math"/>
          </w:rPr>
          <m:t>i</m:t>
        </m:r>
      </m:oMath>
      <w:r>
        <w:rPr>
          <w:rFonts w:eastAsiaTheme="minorEastAsia"/>
        </w:rPr>
        <w:t xml:space="preserve">. </w:t>
      </w:r>
    </w:p>
    <w:p w14:paraId="518DEEA7" w14:textId="2D02822E" w:rsidR="00A57167" w:rsidRDefault="007C61FB" w:rsidP="00537EED">
      <w:pPr>
        <w:rPr>
          <w:rFonts w:eastAsiaTheme="minorEastAsia"/>
        </w:rPr>
      </w:pPr>
      <w:r>
        <w:t xml:space="preserve">To compute a corrected altitude estimate, we first calculated </w:t>
      </w:r>
      <w:r w:rsidR="007F70C3">
        <w:t xml:space="preserve">the </w:t>
      </w:r>
      <w:r>
        <w:t xml:space="preserve">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w:t>
      </w:r>
      <w:r w:rsidR="007F70C3">
        <w:rPr>
          <w:rFonts w:eastAsiaTheme="minorEastAsia"/>
        </w:rPr>
        <w:t xml:space="preserve">for each still image </w:t>
      </w:r>
      <w:r>
        <w:rPr>
          <w:rFonts w:eastAsiaTheme="minorEastAsia"/>
        </w:rPr>
        <w:t xml:space="preserve">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CA1A75">
        <w:rPr>
          <w:rFonts w:eastAsiaTheme="minorEastAsia"/>
        </w:rPr>
        <w:t>.</w:t>
      </w:r>
    </w:p>
    <w:p w14:paraId="04E210C1" w14:textId="5E7A2DF3" w:rsidR="00C17920" w:rsidRPr="00C17920" w:rsidRDefault="00000000" w:rsidP="00537EED">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m:t>
              </m:r>
              <m:r>
                <w:rPr>
                  <w:rFonts w:ascii="Cambria Math" w:hAnsi="Cambria Math"/>
                </w:rPr>
                <m:t>4</m:t>
              </m:r>
            </m:e>
          </m:eqArr>
        </m:oMath>
      </m:oMathPara>
    </w:p>
    <w:p w14:paraId="6F831CA8" w14:textId="17A633B6" w:rsidR="003C435A" w:rsidRDefault="003C435A" w:rsidP="00537EED">
      <w:pPr>
        <w:rPr>
          <w:rFonts w:eastAsiaTheme="minorEastAsia"/>
        </w:rPr>
      </w:pPr>
      <w:r>
        <w:rPr>
          <w:rFonts w:eastAsiaTheme="minorEastAsia"/>
        </w:rPr>
        <w:t xml:space="preserve">Next, we applied a mixed-effects linear regression with </w:t>
      </w:r>
      <w:r w:rsidR="00CA1A75">
        <w:rPr>
          <w:rFonts w:eastAsiaTheme="minorEastAsia"/>
        </w:rPr>
        <w:t>date</w:t>
      </w:r>
      <w:r>
        <w:rPr>
          <w:rFonts w:eastAsiaTheme="minorEastAsia"/>
        </w:rPr>
        <w:t xml:space="preserv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w:t>
      </w:r>
      <w:r w:rsidR="00CA1A75">
        <w:rPr>
          <w:rFonts w:eastAsiaTheme="minorEastAsia"/>
        </w:rPr>
        <w:t xml:space="preserve"> for each day</w:t>
      </w:r>
      <w:r>
        <w:rPr>
          <w:rFonts w:eastAsiaTheme="minorEastAsia"/>
        </w:rPr>
        <w:t xml:space="preserve">: </w:t>
      </w:r>
    </w:p>
    <w:p w14:paraId="2F335B8B" w14:textId="44AFCD80" w:rsidR="00C17920" w:rsidRPr="00C17920" w:rsidRDefault="00000000" w:rsidP="00400858">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m:t>
              </m:r>
              <m:r>
                <w:rPr>
                  <w:rFonts w:ascii="Cambria Math" w:hAnsi="Cambria Math"/>
                </w:rPr>
                <m:t>5</m:t>
              </m:r>
            </m:e>
          </m:eqArr>
        </m:oMath>
      </m:oMathPara>
    </w:p>
    <w:p w14:paraId="152B831E" w14:textId="7B378ED6" w:rsidR="0005107E" w:rsidRDefault="00C17920" w:rsidP="00400858">
      <w:pPr>
        <w:rPr>
          <w:rFonts w:eastAsiaTheme="minorEastAsia"/>
        </w:rPr>
      </w:pPr>
      <w:r>
        <w:rPr>
          <w:rFonts w:eastAsiaTheme="minorEastAsia"/>
        </w:rPr>
        <w:t xml:space="preserve">We used corrected altitude estimates to compute whale morphometry. </w:t>
      </w:r>
      <m:oMath>
        <m:r>
          <w:rPr>
            <w:rFonts w:ascii="Cambria Math" w:hAnsi="Cambria Math"/>
          </w:rPr>
          <m:t xml:space="preserve"> </m:t>
        </m:r>
      </m:oMath>
    </w:p>
    <w:p w14:paraId="2E6CEB95" w14:textId="2052A02B" w:rsidR="00CA1A75" w:rsidRDefault="00CA1A75" w:rsidP="00CA1A75">
      <w:pPr>
        <w:pStyle w:val="Heading4"/>
      </w:pPr>
      <w:r>
        <w:t xml:space="preserve">2.2.1 | </w:t>
      </w:r>
      <w:r>
        <w:t>Assessing the reliability of morphometric measurements</w:t>
      </w:r>
    </w:p>
    <w:p w14:paraId="5055AC58" w14:textId="7D85CC65" w:rsidR="00CA1A75" w:rsidRPr="00732141" w:rsidRDefault="00CA1A75" w:rsidP="00400858">
      <w:r>
        <w:t xml:space="preserve">We evaluated the degree to which TL, HD, and HF could be measured reliably between frames and across days, we measured estimated the coefficient of variation (CV) in measurements taken from the same </w:t>
      </w:r>
      <w:r w:rsidR="007872F6">
        <w:t>individual</w:t>
      </w:r>
      <w:r>
        <w:t xml:space="preserve"> in 3 different frames in the same video, and of the same whale observed in different days</w:t>
      </w:r>
      <w:r w:rsidR="007872F6">
        <w:t xml:space="preserve"> </w:t>
      </w:r>
      <w:r w:rsidR="007872F6">
        <w:fldChar w:fldCharType="begin"/>
      </w:r>
      <w:r w:rsidR="007872F6">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rsidR="007872F6">
        <w:fldChar w:fldCharType="separate"/>
      </w:r>
      <w:r w:rsidR="007872F6" w:rsidRPr="007872F6">
        <w:t>(Christiansen et al. 2018)</w:t>
      </w:r>
      <w:r w:rsidR="007872F6">
        <w:fldChar w:fldCharType="end"/>
      </w:r>
      <w:r>
        <w:t xml:space="preserve">. </w:t>
      </w:r>
      <w:r w:rsidR="007872F6">
        <w:t xml:space="preserve">We examined the relationship between observed CV and altitude and Q rating to determine an optimal cutoff at which morphometric features could be measured reliably. </w:t>
      </w:r>
    </w:p>
    <w:p w14:paraId="3201668F" w14:textId="107FF626" w:rsidR="001C7BCE" w:rsidRDefault="001C7BCE" w:rsidP="001C7BCE">
      <w:pPr>
        <w:pStyle w:val="Heading3"/>
      </w:pPr>
      <w:r w:rsidRPr="001C7BCE">
        <w:t>2.</w:t>
      </w:r>
      <w:r>
        <w:t>3</w:t>
      </w:r>
      <w:r w:rsidRPr="001C7BCE">
        <w:t xml:space="preserve"> | </w:t>
      </w:r>
      <w:r w:rsidR="00732141">
        <w:t>Classification of sex/age classes</w:t>
      </w:r>
    </w:p>
    <w:p w14:paraId="4A9BF948" w14:textId="77777777" w:rsidR="00732141" w:rsidRPr="00732141" w:rsidRDefault="00732141" w:rsidP="00732141"/>
    <w:p w14:paraId="3CFCF3CA" w14:textId="17BABCFC" w:rsidR="001C7BCE" w:rsidRDefault="00073065" w:rsidP="00073065">
      <w:pPr>
        <w:pStyle w:val="Heading4"/>
      </w:pPr>
      <w:r>
        <w:lastRenderedPageBreak/>
        <w:t>2.3.2 | Age/Sex Classification</w:t>
      </w:r>
    </w:p>
    <w:p w14:paraId="24EB9AAE" w14:textId="3F8E9D6E" w:rsidR="004B118D" w:rsidRDefault="004B118D" w:rsidP="004B118D">
      <w:proofErr w:type="spellStart"/>
      <w:r>
        <w:t>Flex</w:t>
      </w:r>
      <w:r w:rsidR="00BF6491">
        <w:t>M</w:t>
      </w:r>
      <w:r>
        <w:t>ix</w:t>
      </w:r>
      <w:proofErr w:type="spellEnd"/>
      <w:r>
        <w:t xml:space="preserve"> model </w:t>
      </w:r>
      <w:r>
        <w:fldChar w:fldCharType="begin"/>
      </w:r>
      <w:r>
        <w:instrText xml:space="preserve"> ADDIN ZOTERO_ITEM CSL_CITATION {"citationID":"1YItirPO","properties":{"formattedCitation":"(Leisch 2004)","plainCitation":"(Leisch 2004)","noteIndex":0},"citationItems":[{"id":4819,"uris":["http://zotero.org/users/5395629/items/7VSPC4UP"],"itemData":{"id":4819,"type":"article-journal","abstract":"This article was originally published as Leisch (2004b) in the Journal of Statistical Software. FlexMix implements a general framework for ﬁtting discrete mixtures of regression models in the R statistical computing environment: three variants of the EM algorithm can be used for parameter estimation, regressors and responses may be multivariate with arbitrary dimension, data may be grouped, e.g., to account for multiple observations per individual, the usual formula interface of the S language is used for convenient model speciﬁcation, and a modular concept of driver functions allows to interface many diﬀerent types of regression models. Existing drivers implement mixtures of standard linear models, generalized linear models and model-based clustering. FlexMix provides the E-step and all data handling, while the M-step can be supplied by the user to easily deﬁne new models.","container-title":"Journal of Statistical Software","DOI":"10.18637/jss.v011.i08","ISSN":"1548-7660","issue":"8","journalAbbreviation":"J. Stat. Soft.","language":"en","source":"DOI.org (Crossref)","title":"FlexMix: a general framework for finite mixture models and latent class regression in &lt;i&gt;r&lt;/i&gt;","title-short":"Flexmix","URL":"http://www.jstatsoft.org/v11/i08/","volume":"11","author":[{"family":"Leisch","given":"Friedrich"}],"accessed":{"date-parts":[["2025",2,5]]},"issued":{"date-parts":[["2004"]]}}}],"schema":"https://github.com/citation-style-language/schema/raw/master/csl-citation.json"} </w:instrText>
      </w:r>
      <w:r>
        <w:fldChar w:fldCharType="separate"/>
      </w:r>
      <w:r w:rsidRPr="004B118D">
        <w:t>(Leisch 2004)</w:t>
      </w:r>
      <w:r>
        <w:fldChar w:fldCharType="end"/>
      </w:r>
      <w:r>
        <w:t xml:space="preserve">. </w:t>
      </w:r>
      <w:r w:rsidR="00F22EFD" w:rsidRPr="00F22EFD">
        <w:t>chrome-</w:t>
      </w:r>
    </w:p>
    <w:p w14:paraId="2AACA44E" w14:textId="75493217" w:rsidR="00F22EFD" w:rsidRDefault="00F22EFD" w:rsidP="004B118D">
      <w:hyperlink r:id="rId8" w:history="1">
        <w:r w:rsidRPr="00FE51EE">
          <w:rPr>
            <w:rStyle w:val="Hyperlink"/>
          </w:rPr>
          <w:t>https://statmath.wu.ac.at/~gruen/BayesMix/bayesmix-intro.pdf</w:t>
        </w:r>
      </w:hyperlink>
    </w:p>
    <w:p w14:paraId="0D77605A" w14:textId="77777777" w:rsidR="00F22EFD" w:rsidRPr="004B118D" w:rsidRDefault="00F22EFD" w:rsidP="004B118D"/>
    <w:p w14:paraId="2375B688" w14:textId="7FCD42F5" w:rsidR="0033664C" w:rsidRDefault="0033664C" w:rsidP="0033664C">
      <w:pPr>
        <w:pStyle w:val="Heading2"/>
      </w:pPr>
      <w:r>
        <w:t>Results</w:t>
      </w:r>
    </w:p>
    <w:p w14:paraId="7C25BC19" w14:textId="66C2C202" w:rsidR="0033664C" w:rsidRDefault="0033664C" w:rsidP="0033664C">
      <w:pPr>
        <w:pStyle w:val="Heading2"/>
      </w:pPr>
      <w:r>
        <w:t>Discussion</w:t>
      </w:r>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2D629D" w14:textId="77777777" w:rsidR="007F050F" w:rsidRDefault="007F050F" w:rsidP="0033664C">
      <w:pPr>
        <w:spacing w:after="0" w:line="240" w:lineRule="auto"/>
      </w:pPr>
      <w:r>
        <w:separator/>
      </w:r>
    </w:p>
  </w:endnote>
  <w:endnote w:type="continuationSeparator" w:id="0">
    <w:p w14:paraId="2D2648A6" w14:textId="77777777" w:rsidR="007F050F" w:rsidRDefault="007F050F"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B76DB" w14:textId="77777777" w:rsidR="007F050F" w:rsidRDefault="007F050F" w:rsidP="0033664C">
      <w:pPr>
        <w:spacing w:after="0" w:line="240" w:lineRule="auto"/>
      </w:pPr>
      <w:r>
        <w:separator/>
      </w:r>
    </w:p>
  </w:footnote>
  <w:footnote w:type="continuationSeparator" w:id="0">
    <w:p w14:paraId="0B566DA4" w14:textId="77777777" w:rsidR="007F050F" w:rsidRDefault="007F050F"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5107E"/>
    <w:rsid w:val="00054D66"/>
    <w:rsid w:val="00073065"/>
    <w:rsid w:val="00093B80"/>
    <w:rsid w:val="000A2B7C"/>
    <w:rsid w:val="001C0610"/>
    <w:rsid w:val="001C7BCE"/>
    <w:rsid w:val="001D25AC"/>
    <w:rsid w:val="002716EF"/>
    <w:rsid w:val="002811D3"/>
    <w:rsid w:val="0028533E"/>
    <w:rsid w:val="0029313B"/>
    <w:rsid w:val="002C67BD"/>
    <w:rsid w:val="0033664C"/>
    <w:rsid w:val="003A3970"/>
    <w:rsid w:val="003C12D6"/>
    <w:rsid w:val="003C435A"/>
    <w:rsid w:val="003C4617"/>
    <w:rsid w:val="00400858"/>
    <w:rsid w:val="004B118D"/>
    <w:rsid w:val="004C50CE"/>
    <w:rsid w:val="004D2D10"/>
    <w:rsid w:val="005355B7"/>
    <w:rsid w:val="00537EED"/>
    <w:rsid w:val="00590844"/>
    <w:rsid w:val="00592D15"/>
    <w:rsid w:val="00625AC1"/>
    <w:rsid w:val="00653BB5"/>
    <w:rsid w:val="006A4D4F"/>
    <w:rsid w:val="00703F10"/>
    <w:rsid w:val="007234B5"/>
    <w:rsid w:val="00732141"/>
    <w:rsid w:val="00773CE9"/>
    <w:rsid w:val="0077598E"/>
    <w:rsid w:val="0078085E"/>
    <w:rsid w:val="007872F6"/>
    <w:rsid w:val="007C61FB"/>
    <w:rsid w:val="007F050F"/>
    <w:rsid w:val="007F70C3"/>
    <w:rsid w:val="008A1FC2"/>
    <w:rsid w:val="008B759F"/>
    <w:rsid w:val="009E0ABF"/>
    <w:rsid w:val="00A061BA"/>
    <w:rsid w:val="00A51CD0"/>
    <w:rsid w:val="00A57167"/>
    <w:rsid w:val="00AD3E97"/>
    <w:rsid w:val="00B56E79"/>
    <w:rsid w:val="00B6717A"/>
    <w:rsid w:val="00B7086C"/>
    <w:rsid w:val="00BB3B55"/>
    <w:rsid w:val="00BD688F"/>
    <w:rsid w:val="00BF433D"/>
    <w:rsid w:val="00BF6491"/>
    <w:rsid w:val="00C17920"/>
    <w:rsid w:val="00C24B1B"/>
    <w:rsid w:val="00C94C9F"/>
    <w:rsid w:val="00CA1A75"/>
    <w:rsid w:val="00D407DF"/>
    <w:rsid w:val="00D95E58"/>
    <w:rsid w:val="00DF6D0A"/>
    <w:rsid w:val="00E93E02"/>
    <w:rsid w:val="00F15A7D"/>
    <w:rsid w:val="00F22EFD"/>
    <w:rsid w:val="00F46179"/>
    <w:rsid w:val="00FB2AE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tmath.wu.ac.at/~gruen/BayesMix/bayesmix-intro.pdf" TargetMode="External"/><Relationship Id="rId3" Type="http://schemas.openxmlformats.org/officeDocument/2006/relationships/settings" Target="settings.xml"/><Relationship Id="rId7" Type="http://schemas.openxmlformats.org/officeDocument/2006/relationships/hyperlink" Target="mailto:anaeguibur@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58</TotalTime>
  <Pages>5</Pages>
  <Words>5076</Words>
  <Characters>29901</Characters>
  <Application>Microsoft Office Word</Application>
  <DocSecurity>0</DocSecurity>
  <Lines>498</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29</cp:revision>
  <dcterms:created xsi:type="dcterms:W3CDTF">2025-01-29T16:25:00Z</dcterms:created>
  <dcterms:modified xsi:type="dcterms:W3CDTF">2025-02-08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kyYMUoSz"/&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s&gt;&lt;/data&gt;</vt:lpwstr>
  </property>
</Properties>
</file>